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 xml:space="preserve">PhD, </w:t>
      </w:r>
      <w:proofErr w:type="spellStart"/>
      <w:r w:rsidR="00F37C28">
        <w:t>Ajou</w:t>
      </w:r>
      <w:proofErr w:type="spellEnd"/>
      <w:r w:rsidR="00F37C28">
        <w:t xml:space="preserve"> University School of Medicine</w:t>
      </w:r>
    </w:p>
    <w:p w14:paraId="4836D49B" w14:textId="77777777" w:rsidR="00EE7B0E" w:rsidRDefault="00EE7B0E" w:rsidP="00EE7B0E">
      <w:r>
        <w:t>Soo-</w:t>
      </w:r>
      <w:proofErr w:type="spellStart"/>
      <w:r>
        <w:t>Yeon</w:t>
      </w:r>
      <w:proofErr w:type="spellEnd"/>
      <w:r>
        <w:t xml:space="preserve"> Cho, </w:t>
      </w:r>
      <w:proofErr w:type="spellStart"/>
      <w:r>
        <w:t>Ajou</w:t>
      </w:r>
      <w:proofErr w:type="spellEnd"/>
      <w:r>
        <w:t xml:space="preserve">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49E23EE4" w:rsidR="00A26520" w:rsidRDefault="00A26520">
      <w:r w:rsidRPr="00554190">
        <w:rPr>
          <w:b/>
        </w:rPr>
        <w:t>Date</w:t>
      </w:r>
      <w:r w:rsidR="0074593E" w:rsidRPr="00554190">
        <w:rPr>
          <w:b/>
        </w:rPr>
        <w:t>:</w:t>
      </w:r>
      <w:r w:rsidR="00EE506E">
        <w:t xml:space="preserve">  </w:t>
      </w:r>
      <w:r w:rsidR="00377179">
        <w:t>20 April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C17A9F">
          <w:pPr>
            <w:pStyle w:val="TOC1"/>
            <w:tabs>
              <w:tab w:val="right" w:leader="dot" w:pos="9350"/>
            </w:tabs>
            <w:rPr>
              <w:rFonts w:eastAsiaTheme="minorEastAsia"/>
              <w:noProof/>
              <w:lang w:eastAsia="zh-CN"/>
            </w:rPr>
          </w:pPr>
          <w:hyperlink w:anchor="_Toc429484218" w:history="1">
            <w:r w:rsidR="004C261F" w:rsidRPr="001802A2">
              <w:rPr>
                <w:rStyle w:val="Hyperlink"/>
                <w:noProof/>
              </w:rPr>
              <w:t>Objective</w:t>
            </w:r>
            <w:r w:rsidR="004C261F">
              <w:rPr>
                <w:noProof/>
                <w:webHidden/>
              </w:rPr>
              <w:tab/>
            </w:r>
            <w:r w:rsidR="004C261F">
              <w:rPr>
                <w:noProof/>
                <w:webHidden/>
              </w:rPr>
              <w:fldChar w:fldCharType="begin"/>
            </w:r>
            <w:r w:rsidR="004C261F">
              <w:rPr>
                <w:noProof/>
                <w:webHidden/>
              </w:rPr>
              <w:instrText xml:space="preserve"> PAGEREF _Toc429484218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15977318" w14:textId="77777777" w:rsidR="004C261F" w:rsidRDefault="00C17A9F">
          <w:pPr>
            <w:pStyle w:val="TOC1"/>
            <w:tabs>
              <w:tab w:val="right" w:leader="dot" w:pos="9350"/>
            </w:tabs>
            <w:rPr>
              <w:rFonts w:eastAsiaTheme="minorEastAsia"/>
              <w:noProof/>
              <w:lang w:eastAsia="zh-CN"/>
            </w:rPr>
          </w:pPr>
          <w:hyperlink w:anchor="_Toc429484219" w:history="1">
            <w:r w:rsidR="004C261F" w:rsidRPr="001802A2">
              <w:rPr>
                <w:rStyle w:val="Hyperlink"/>
                <w:noProof/>
              </w:rPr>
              <w:t>Data sources</w:t>
            </w:r>
            <w:r w:rsidR="004C261F">
              <w:rPr>
                <w:noProof/>
                <w:webHidden/>
              </w:rPr>
              <w:tab/>
            </w:r>
            <w:r w:rsidR="004C261F">
              <w:rPr>
                <w:noProof/>
                <w:webHidden/>
              </w:rPr>
              <w:fldChar w:fldCharType="begin"/>
            </w:r>
            <w:r w:rsidR="004C261F">
              <w:rPr>
                <w:noProof/>
                <w:webHidden/>
              </w:rPr>
              <w:instrText xml:space="preserve"> PAGEREF _Toc429484219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E270BED" w14:textId="77777777" w:rsidR="004C261F" w:rsidRDefault="00C17A9F">
          <w:pPr>
            <w:pStyle w:val="TOC2"/>
            <w:tabs>
              <w:tab w:val="right" w:leader="dot" w:pos="9350"/>
            </w:tabs>
            <w:rPr>
              <w:rFonts w:eastAsiaTheme="minorEastAsia"/>
              <w:noProof/>
              <w:lang w:eastAsia="zh-CN"/>
            </w:rPr>
          </w:pPr>
          <w:hyperlink w:anchor="_Toc429484220" w:history="1">
            <w:r w:rsidR="004C261F" w:rsidRPr="001802A2">
              <w:rPr>
                <w:rStyle w:val="Hyperlink"/>
                <w:noProof/>
              </w:rPr>
              <w:t>Ajou University School of Medicine (AUSOM)</w:t>
            </w:r>
            <w:r w:rsidR="004C261F">
              <w:rPr>
                <w:noProof/>
                <w:webHidden/>
              </w:rPr>
              <w:tab/>
            </w:r>
            <w:r w:rsidR="004C261F">
              <w:rPr>
                <w:noProof/>
                <w:webHidden/>
              </w:rPr>
              <w:fldChar w:fldCharType="begin"/>
            </w:r>
            <w:r w:rsidR="004C261F">
              <w:rPr>
                <w:noProof/>
                <w:webHidden/>
              </w:rPr>
              <w:instrText xml:space="preserve"> PAGEREF _Toc429484220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B016361" w14:textId="77777777" w:rsidR="004C261F" w:rsidRDefault="00C17A9F">
          <w:pPr>
            <w:pStyle w:val="TOC2"/>
            <w:tabs>
              <w:tab w:val="right" w:leader="dot" w:pos="9350"/>
            </w:tabs>
            <w:rPr>
              <w:rFonts w:eastAsiaTheme="minorEastAsia"/>
              <w:noProof/>
              <w:lang w:eastAsia="zh-CN"/>
            </w:rPr>
          </w:pPr>
          <w:hyperlink w:anchor="_Toc429484221" w:history="1">
            <w:r w:rsidR="004C261F" w:rsidRPr="001802A2">
              <w:rPr>
                <w:rStyle w:val="Hyperlink"/>
                <w:noProof/>
              </w:rPr>
              <w:t>Hong Kong Clinical Data Analysis and Reporting System (CDARS)</w:t>
            </w:r>
            <w:r w:rsidR="004C261F">
              <w:rPr>
                <w:noProof/>
                <w:webHidden/>
              </w:rPr>
              <w:tab/>
            </w:r>
            <w:r w:rsidR="004C261F">
              <w:rPr>
                <w:noProof/>
                <w:webHidden/>
              </w:rPr>
              <w:fldChar w:fldCharType="begin"/>
            </w:r>
            <w:r w:rsidR="004C261F">
              <w:rPr>
                <w:noProof/>
                <w:webHidden/>
              </w:rPr>
              <w:instrText xml:space="preserve"> PAGEREF _Toc429484221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2F4E69D0" w14:textId="77777777" w:rsidR="004C261F" w:rsidRDefault="00C17A9F">
          <w:pPr>
            <w:pStyle w:val="TOC2"/>
            <w:tabs>
              <w:tab w:val="right" w:leader="dot" w:pos="9350"/>
            </w:tabs>
            <w:rPr>
              <w:rFonts w:eastAsiaTheme="minorEastAsia"/>
              <w:noProof/>
              <w:lang w:eastAsia="zh-CN"/>
            </w:rPr>
          </w:pPr>
          <w:hyperlink w:anchor="_Toc429484222" w:history="1">
            <w:r w:rsidR="004C261F" w:rsidRPr="001802A2">
              <w:rPr>
                <w:rStyle w:val="Hyperlink"/>
                <w:noProof/>
              </w:rPr>
              <w:t>Japan Medical Data Center (JMDC)</w:t>
            </w:r>
            <w:r w:rsidR="004C261F">
              <w:rPr>
                <w:noProof/>
                <w:webHidden/>
              </w:rPr>
              <w:tab/>
            </w:r>
            <w:r w:rsidR="004C261F">
              <w:rPr>
                <w:noProof/>
                <w:webHidden/>
              </w:rPr>
              <w:fldChar w:fldCharType="begin"/>
            </w:r>
            <w:r w:rsidR="004C261F">
              <w:rPr>
                <w:noProof/>
                <w:webHidden/>
              </w:rPr>
              <w:instrText xml:space="preserve"> PAGEREF _Toc429484222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6E3E27DA" w14:textId="77777777" w:rsidR="004C261F" w:rsidRDefault="00C17A9F">
          <w:pPr>
            <w:pStyle w:val="TOC2"/>
            <w:tabs>
              <w:tab w:val="right" w:leader="dot" w:pos="9350"/>
            </w:tabs>
            <w:rPr>
              <w:rFonts w:eastAsiaTheme="minorEastAsia"/>
              <w:noProof/>
              <w:lang w:eastAsia="zh-CN"/>
            </w:rPr>
          </w:pPr>
          <w:hyperlink w:anchor="_Toc429484223" w:history="1">
            <w:r w:rsidR="004C261F" w:rsidRPr="001802A2">
              <w:rPr>
                <w:rStyle w:val="Hyperlink"/>
                <w:noProof/>
              </w:rPr>
              <w:t>Taiwan’s National Health Insurance Research Database (NHIRD)</w:t>
            </w:r>
            <w:r w:rsidR="004C261F">
              <w:rPr>
                <w:noProof/>
                <w:webHidden/>
              </w:rPr>
              <w:tab/>
            </w:r>
            <w:r w:rsidR="004C261F">
              <w:rPr>
                <w:noProof/>
                <w:webHidden/>
              </w:rPr>
              <w:fldChar w:fldCharType="begin"/>
            </w:r>
            <w:r w:rsidR="004C261F">
              <w:rPr>
                <w:noProof/>
                <w:webHidden/>
              </w:rPr>
              <w:instrText xml:space="preserve"> PAGEREF _Toc429484223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18BC77C" w14:textId="77777777" w:rsidR="004C261F" w:rsidRDefault="00C17A9F">
          <w:pPr>
            <w:pStyle w:val="TOC2"/>
            <w:tabs>
              <w:tab w:val="right" w:leader="dot" w:pos="9350"/>
            </w:tabs>
            <w:rPr>
              <w:rFonts w:eastAsiaTheme="minorEastAsia"/>
              <w:noProof/>
              <w:lang w:eastAsia="zh-CN"/>
            </w:rPr>
          </w:pPr>
          <w:hyperlink w:anchor="_Toc429484224" w:history="1">
            <w:r w:rsidR="004C261F" w:rsidRPr="001802A2">
              <w:rPr>
                <w:rStyle w:val="Hyperlink"/>
                <w:noProof/>
              </w:rPr>
              <w:t>Australian Pharmaceutical Benefits Scheme (PBS) 10% Sample Data</w:t>
            </w:r>
            <w:r w:rsidR="004C261F">
              <w:rPr>
                <w:noProof/>
                <w:webHidden/>
              </w:rPr>
              <w:tab/>
            </w:r>
            <w:r w:rsidR="004C261F">
              <w:rPr>
                <w:noProof/>
                <w:webHidden/>
              </w:rPr>
              <w:fldChar w:fldCharType="begin"/>
            </w:r>
            <w:r w:rsidR="004C261F">
              <w:rPr>
                <w:noProof/>
                <w:webHidden/>
              </w:rPr>
              <w:instrText xml:space="preserve"> PAGEREF _Toc429484224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4A70D276" w14:textId="77777777" w:rsidR="004C261F" w:rsidRDefault="00C17A9F">
          <w:pPr>
            <w:pStyle w:val="TOC1"/>
            <w:tabs>
              <w:tab w:val="right" w:leader="dot" w:pos="9350"/>
            </w:tabs>
            <w:rPr>
              <w:rFonts w:eastAsiaTheme="minorEastAsia"/>
              <w:noProof/>
              <w:lang w:eastAsia="zh-CN"/>
            </w:rPr>
          </w:pPr>
          <w:hyperlink w:anchor="_Toc429484225" w:history="1">
            <w:r w:rsidR="004C261F" w:rsidRPr="001802A2">
              <w:rPr>
                <w:rStyle w:val="Hyperlink"/>
                <w:noProof/>
              </w:rPr>
              <w:t>Data collection</w:t>
            </w:r>
            <w:r w:rsidR="004C261F">
              <w:rPr>
                <w:noProof/>
                <w:webHidden/>
              </w:rPr>
              <w:tab/>
            </w:r>
            <w:r w:rsidR="004C261F">
              <w:rPr>
                <w:noProof/>
                <w:webHidden/>
              </w:rPr>
              <w:fldChar w:fldCharType="begin"/>
            </w:r>
            <w:r w:rsidR="004C261F">
              <w:rPr>
                <w:noProof/>
                <w:webHidden/>
              </w:rPr>
              <w:instrText xml:space="preserve"> PAGEREF _Toc429484225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546E0B7" w14:textId="77777777" w:rsidR="004C261F" w:rsidRDefault="00C17A9F">
          <w:pPr>
            <w:pStyle w:val="TOC1"/>
            <w:tabs>
              <w:tab w:val="right" w:leader="dot" w:pos="9350"/>
            </w:tabs>
            <w:rPr>
              <w:rFonts w:eastAsiaTheme="minorEastAsia"/>
              <w:noProof/>
              <w:lang w:eastAsia="zh-CN"/>
            </w:rPr>
          </w:pPr>
          <w:hyperlink w:anchor="_Toc429484226" w:history="1">
            <w:r w:rsidR="004C261F" w:rsidRPr="001802A2">
              <w:rPr>
                <w:rStyle w:val="Hyperlink"/>
                <w:noProof/>
              </w:rPr>
              <w:t>Population</w:t>
            </w:r>
            <w:r w:rsidR="004C261F">
              <w:rPr>
                <w:noProof/>
                <w:webHidden/>
              </w:rPr>
              <w:tab/>
            </w:r>
            <w:r w:rsidR="004C261F">
              <w:rPr>
                <w:noProof/>
                <w:webHidden/>
              </w:rPr>
              <w:fldChar w:fldCharType="begin"/>
            </w:r>
            <w:r w:rsidR="004C261F">
              <w:rPr>
                <w:noProof/>
                <w:webHidden/>
              </w:rPr>
              <w:instrText xml:space="preserve"> PAGEREF _Toc429484226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B27C33D" w14:textId="77777777" w:rsidR="004C261F" w:rsidRDefault="00C17A9F">
          <w:pPr>
            <w:pStyle w:val="TOC1"/>
            <w:tabs>
              <w:tab w:val="right" w:leader="dot" w:pos="9350"/>
            </w:tabs>
            <w:rPr>
              <w:rFonts w:eastAsiaTheme="minorEastAsia"/>
              <w:noProof/>
              <w:lang w:eastAsia="zh-CN"/>
            </w:rPr>
          </w:pPr>
          <w:hyperlink w:anchor="_Toc429484227" w:history="1">
            <w:r w:rsidR="004C261F" w:rsidRPr="001802A2">
              <w:rPr>
                <w:rStyle w:val="Hyperlink"/>
                <w:noProof/>
              </w:rPr>
              <w:t>Methods</w:t>
            </w:r>
            <w:r w:rsidR="004C261F">
              <w:rPr>
                <w:noProof/>
                <w:webHidden/>
              </w:rPr>
              <w:tab/>
            </w:r>
            <w:r w:rsidR="004C261F">
              <w:rPr>
                <w:noProof/>
                <w:webHidden/>
              </w:rPr>
              <w:fldChar w:fldCharType="begin"/>
            </w:r>
            <w:r w:rsidR="004C261F">
              <w:rPr>
                <w:noProof/>
                <w:webHidden/>
              </w:rPr>
              <w:instrText xml:space="preserve"> PAGEREF _Toc429484227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F79F78A" w14:textId="77777777" w:rsidR="004C261F" w:rsidRDefault="00C17A9F">
          <w:pPr>
            <w:pStyle w:val="TOC1"/>
            <w:tabs>
              <w:tab w:val="right" w:leader="dot" w:pos="9350"/>
            </w:tabs>
            <w:rPr>
              <w:rFonts w:eastAsiaTheme="minorEastAsia"/>
              <w:noProof/>
              <w:lang w:eastAsia="zh-CN"/>
            </w:rPr>
          </w:pPr>
          <w:hyperlink w:anchor="_Toc429484228" w:history="1">
            <w:r w:rsidR="004C261F" w:rsidRPr="001802A2">
              <w:rPr>
                <w:rStyle w:val="Hyperlink"/>
                <w:noProof/>
              </w:rPr>
              <w:t>Table and figure shells</w:t>
            </w:r>
            <w:r w:rsidR="004C261F">
              <w:rPr>
                <w:noProof/>
                <w:webHidden/>
              </w:rPr>
              <w:tab/>
            </w:r>
            <w:r w:rsidR="004C261F">
              <w:rPr>
                <w:noProof/>
                <w:webHidden/>
              </w:rPr>
              <w:fldChar w:fldCharType="begin"/>
            </w:r>
            <w:r w:rsidR="004C261F">
              <w:rPr>
                <w:noProof/>
                <w:webHidden/>
              </w:rPr>
              <w:instrText xml:space="preserve"> PAGEREF _Toc429484228 \h </w:instrText>
            </w:r>
            <w:r w:rsidR="004C261F">
              <w:rPr>
                <w:noProof/>
                <w:webHidden/>
              </w:rPr>
            </w:r>
            <w:r w:rsidR="004C261F">
              <w:rPr>
                <w:noProof/>
                <w:webHidden/>
              </w:rPr>
              <w:fldChar w:fldCharType="separate"/>
            </w:r>
            <w:r w:rsidR="004C261F">
              <w:rPr>
                <w:noProof/>
                <w:webHidden/>
              </w:rPr>
              <w:t>6</w:t>
            </w:r>
            <w:r w:rsidR="004C261F">
              <w:rPr>
                <w:noProof/>
                <w:webHidden/>
              </w:rPr>
              <w:fldChar w:fldCharType="end"/>
            </w:r>
          </w:hyperlink>
        </w:p>
        <w:p w14:paraId="351A570E" w14:textId="77777777" w:rsidR="004C261F" w:rsidRDefault="00C17A9F">
          <w:pPr>
            <w:pStyle w:val="TOC1"/>
            <w:tabs>
              <w:tab w:val="right" w:leader="dot" w:pos="9350"/>
            </w:tabs>
            <w:rPr>
              <w:rFonts w:eastAsiaTheme="minorEastAsia"/>
              <w:noProof/>
              <w:lang w:eastAsia="zh-CN"/>
            </w:rPr>
          </w:pPr>
          <w:hyperlink w:anchor="_Toc429484229" w:history="1">
            <w:r w:rsidR="004C261F" w:rsidRPr="001802A2">
              <w:rPr>
                <w:rStyle w:val="Hyperlink"/>
                <w:noProof/>
              </w:rPr>
              <w:t>References</w:t>
            </w:r>
            <w:r w:rsidR="004C261F">
              <w:rPr>
                <w:noProof/>
                <w:webHidden/>
              </w:rPr>
              <w:tab/>
            </w:r>
            <w:r w:rsidR="004C261F">
              <w:rPr>
                <w:noProof/>
                <w:webHidden/>
              </w:rPr>
              <w:fldChar w:fldCharType="begin"/>
            </w:r>
            <w:r w:rsidR="004C261F">
              <w:rPr>
                <w:noProof/>
                <w:webHidden/>
              </w:rPr>
              <w:instrText xml:space="preserve"> PAGEREF _Toc429484229 \h </w:instrText>
            </w:r>
            <w:r w:rsidR="004C261F">
              <w:rPr>
                <w:noProof/>
                <w:webHidden/>
              </w:rPr>
            </w:r>
            <w:r w:rsidR="004C261F">
              <w:rPr>
                <w:noProof/>
                <w:webHidden/>
              </w:rPr>
              <w:fldChar w:fldCharType="separate"/>
            </w:r>
            <w:r w:rsidR="004C261F">
              <w:rPr>
                <w:noProof/>
                <w:webHidden/>
              </w:rPr>
              <w:t>13</w:t>
            </w:r>
            <w:r w:rsidR="004C261F">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05127685"/>
      <w:bookmarkStart w:id="2" w:name="_Toc429484217"/>
      <w:r>
        <w:lastRenderedPageBreak/>
        <w:t>Amendments and Updates</w:t>
      </w:r>
      <w:bookmarkEnd w:id="0"/>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6F40D6" w14:paraId="3A9F6D27" w14:textId="77777777" w:rsidTr="00DD02AA">
        <w:tc>
          <w:tcPr>
            <w:tcW w:w="1005" w:type="dxa"/>
          </w:tcPr>
          <w:p w14:paraId="1C2C02A6" w14:textId="112B4876"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r>
        <w:t>Background</w:t>
      </w:r>
      <w:bookmarkEnd w:id="1"/>
      <w:bookmarkEnd w:id="2"/>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3" w:name="_Toc405127686"/>
      <w:bookmarkStart w:id="4" w:name="_Toc429484218"/>
      <w:r>
        <w:t>Objective</w:t>
      </w:r>
      <w:bookmarkEnd w:id="3"/>
      <w:bookmarkEnd w:id="4"/>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5" w:name="_Toc405127687"/>
      <w:bookmarkStart w:id="6" w:name="_Toc429484219"/>
      <w:r>
        <w:lastRenderedPageBreak/>
        <w:t>Data sources</w:t>
      </w:r>
      <w:bookmarkEnd w:id="5"/>
      <w:bookmarkEnd w:id="6"/>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proofErr w:type="spellStart"/>
      <w:r>
        <w:t>Ajou</w:t>
      </w:r>
      <w:proofErr w:type="spellEnd"/>
      <w:r>
        <w:t xml:space="preserve">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7" w:name="_Toc429484220"/>
      <w:proofErr w:type="spellStart"/>
      <w:r>
        <w:t>Ajou</w:t>
      </w:r>
      <w:proofErr w:type="spellEnd"/>
      <w:r>
        <w:t xml:space="preserve"> University School of Medicine (AUSOM)</w:t>
      </w:r>
      <w:bookmarkEnd w:id="7"/>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C17A9F"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8" w:name="_Toc429484221"/>
      <w:r>
        <w:t>Hong Kong Clinical Data</w:t>
      </w:r>
      <w:r w:rsidR="003B63A9">
        <w:t xml:space="preserve"> Analysis</w:t>
      </w:r>
      <w:r>
        <w:t xml:space="preserve"> and Reporting System (CDARS)</w:t>
      </w:r>
      <w:bookmarkEnd w:id="8"/>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lastRenderedPageBreak/>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9" w:name="_Toc429484222"/>
      <w:r>
        <w:t>Japan Medical Data Center (JMDC)</w:t>
      </w:r>
      <w:bookmarkEnd w:id="9"/>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0" w:name="_Toc429484223"/>
      <w:r>
        <w:t>T</w:t>
      </w:r>
      <w:r w:rsidRPr="003C4AF4">
        <w:t>aiwan’s National Health Insurance Research Database (NHIRD)</w:t>
      </w:r>
      <w:bookmarkEnd w:id="10"/>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1" w:name="_Toc429484224"/>
      <w:r>
        <w:t xml:space="preserve">Australian </w:t>
      </w:r>
      <w:r w:rsidR="003A5D01">
        <w:t>Pharmaceutical</w:t>
      </w:r>
      <w:r>
        <w:t xml:space="preserve"> Benefits Scheme</w:t>
      </w:r>
      <w:r w:rsidR="00AD54AE">
        <w:t xml:space="preserve"> (PBS)</w:t>
      </w:r>
      <w:r>
        <w:t xml:space="preserve"> 10% Sample Data</w:t>
      </w:r>
      <w:bookmarkEnd w:id="11"/>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2" w:name="_Toc429484225"/>
      <w:bookmarkStart w:id="13" w:name="_Toc405127688"/>
      <w:r>
        <w:t>Data collection</w:t>
      </w:r>
      <w:bookmarkEnd w:id="12"/>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4" w:name="_Toc429484226"/>
      <w:r>
        <w:lastRenderedPageBreak/>
        <w:t>Population</w:t>
      </w:r>
      <w:bookmarkEnd w:id="13"/>
      <w:bookmarkEnd w:id="14"/>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5" w:name="_Toc405127692"/>
      <w:bookmarkStart w:id="16" w:name="_Toc429484227"/>
      <w:r>
        <w:t>Methods</w:t>
      </w:r>
      <w:bookmarkEnd w:id="15"/>
      <w:bookmarkEnd w:id="16"/>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7" w:name="_Toc429484228"/>
      <w:r>
        <w:t xml:space="preserve">Table </w:t>
      </w:r>
      <w:r w:rsidR="00854C82">
        <w:t xml:space="preserve">and figure </w:t>
      </w:r>
      <w:r>
        <w:t>shells</w:t>
      </w:r>
      <w:bookmarkEnd w:id="17"/>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proofErr w:type="spellStart"/>
            <w:r w:rsidRPr="00F402EC">
              <w:rPr>
                <w:sz w:val="20"/>
              </w:rPr>
              <w:t>Adrenergics</w:t>
            </w:r>
            <w:proofErr w:type="spellEnd"/>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w:t>
            </w:r>
            <w:proofErr w:type="spellStart"/>
            <w:r w:rsidRPr="00F402EC">
              <w:rPr>
                <w:sz w:val="20"/>
              </w:rPr>
              <w:t>inc.</w:t>
            </w:r>
            <w:proofErr w:type="spellEnd"/>
            <w:r w:rsidRPr="00F402EC">
              <w:rPr>
                <w:sz w:val="20"/>
              </w:rPr>
              <w:t xml:space="preserve">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proofErr w:type="spellStart"/>
            <w:r w:rsidRPr="00F402EC">
              <w:rPr>
                <w:sz w:val="20"/>
              </w:rPr>
              <w:t>Adrenergics</w:t>
            </w:r>
            <w:proofErr w:type="spellEnd"/>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w:t>
            </w:r>
            <w:proofErr w:type="spellStart"/>
            <w:r w:rsidRPr="00F402EC">
              <w:rPr>
                <w:sz w:val="20"/>
              </w:rPr>
              <w:t>inc.</w:t>
            </w:r>
            <w:proofErr w:type="spellEnd"/>
            <w:r w:rsidRPr="00F402EC">
              <w:rPr>
                <w:sz w:val="20"/>
              </w:rPr>
              <w:t xml:space="preserve">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proofErr w:type="spellStart"/>
            <w:r w:rsidR="00F402EC" w:rsidRPr="00F402EC">
              <w:rPr>
                <w:sz w:val="20"/>
              </w:rPr>
              <w:t>Adrenergics</w:t>
            </w:r>
            <w:proofErr w:type="spellEnd"/>
          </w:p>
        </w:tc>
        <w:tc>
          <w:tcPr>
            <w:tcW w:w="1712" w:type="dxa"/>
            <w:tcBorders>
              <w:right w:val="nil"/>
            </w:tcBorders>
          </w:tcPr>
          <w:p w14:paraId="25BED023" w14:textId="77777777" w:rsidR="00994551" w:rsidRPr="00994551" w:rsidRDefault="00994551" w:rsidP="00994551">
            <w:pPr>
              <w:rPr>
                <w:sz w:val="18"/>
              </w:rPr>
            </w:pPr>
            <w:proofErr w:type="spellStart"/>
            <w:r w:rsidRPr="00994551">
              <w:rPr>
                <w:sz w:val="18"/>
              </w:rPr>
              <w:t>tulobuterol</w:t>
            </w:r>
            <w:proofErr w:type="spellEnd"/>
          </w:p>
          <w:p w14:paraId="24438710" w14:textId="77777777" w:rsidR="00994551" w:rsidRPr="00994551" w:rsidRDefault="00994551" w:rsidP="00994551">
            <w:pPr>
              <w:rPr>
                <w:sz w:val="18"/>
              </w:rPr>
            </w:pPr>
            <w:proofErr w:type="spellStart"/>
            <w:r w:rsidRPr="00994551">
              <w:rPr>
                <w:sz w:val="18"/>
              </w:rPr>
              <w:t>Procaterol</w:t>
            </w:r>
            <w:proofErr w:type="spellEnd"/>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proofErr w:type="spellStart"/>
            <w:r w:rsidRPr="00994551">
              <w:rPr>
                <w:sz w:val="18"/>
              </w:rPr>
              <w:t>tulobuterol</w:t>
            </w:r>
            <w:proofErr w:type="spellEnd"/>
          </w:p>
          <w:p w14:paraId="2B636D42" w14:textId="77777777" w:rsidR="00994551" w:rsidRPr="00994551" w:rsidRDefault="00994551" w:rsidP="00994551">
            <w:pPr>
              <w:rPr>
                <w:sz w:val="18"/>
              </w:rPr>
            </w:pPr>
            <w:proofErr w:type="spellStart"/>
            <w:r w:rsidRPr="00994551">
              <w:rPr>
                <w:sz w:val="18"/>
              </w:rPr>
              <w:t>Procaterol</w:t>
            </w:r>
            <w:proofErr w:type="spellEnd"/>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proofErr w:type="spellStart"/>
            <w:r w:rsidRPr="00994551">
              <w:rPr>
                <w:sz w:val="18"/>
              </w:rPr>
              <w:t>tulobuterol</w:t>
            </w:r>
            <w:proofErr w:type="spellEnd"/>
          </w:p>
          <w:p w14:paraId="55BA792F" w14:textId="77777777" w:rsidR="00994551" w:rsidRPr="00994551" w:rsidRDefault="00994551" w:rsidP="00994551">
            <w:pPr>
              <w:rPr>
                <w:sz w:val="18"/>
              </w:rPr>
            </w:pPr>
            <w:proofErr w:type="spellStart"/>
            <w:r w:rsidRPr="00994551">
              <w:rPr>
                <w:sz w:val="18"/>
              </w:rPr>
              <w:t>Procaterol</w:t>
            </w:r>
            <w:proofErr w:type="spellEnd"/>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proofErr w:type="spellStart"/>
            <w:r w:rsidRPr="00994551">
              <w:rPr>
                <w:sz w:val="18"/>
              </w:rPr>
              <w:t>tulobuterol</w:t>
            </w:r>
            <w:proofErr w:type="spellEnd"/>
          </w:p>
          <w:p w14:paraId="0F4AC501" w14:textId="77777777" w:rsidR="00994551" w:rsidRPr="00994551" w:rsidRDefault="00994551" w:rsidP="00994551">
            <w:pPr>
              <w:rPr>
                <w:sz w:val="18"/>
              </w:rPr>
            </w:pPr>
            <w:proofErr w:type="spellStart"/>
            <w:r w:rsidRPr="00994551">
              <w:rPr>
                <w:sz w:val="18"/>
              </w:rPr>
              <w:t>Procaterol</w:t>
            </w:r>
            <w:proofErr w:type="spellEnd"/>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w:t>
            </w:r>
            <w:proofErr w:type="spellStart"/>
            <w:r w:rsidRPr="00F402EC">
              <w:rPr>
                <w:sz w:val="20"/>
              </w:rPr>
              <w:t>inc.</w:t>
            </w:r>
            <w:proofErr w:type="spellEnd"/>
            <w:r w:rsidRPr="00F402EC">
              <w:rPr>
                <w:sz w:val="20"/>
              </w:rPr>
              <w:t xml:space="preserve">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proofErr w:type="spellStart"/>
            <w:r w:rsidRPr="00994551">
              <w:rPr>
                <w:sz w:val="18"/>
              </w:rPr>
              <w:t>remifentanil</w:t>
            </w:r>
            <w:proofErr w:type="spellEnd"/>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proofErr w:type="spellStart"/>
            <w:r w:rsidRPr="00994551">
              <w:rPr>
                <w:sz w:val="18"/>
              </w:rPr>
              <w:t>remifentanil</w:t>
            </w:r>
            <w:proofErr w:type="spellEnd"/>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proofErr w:type="spellStart"/>
            <w:r w:rsidRPr="00994551">
              <w:rPr>
                <w:sz w:val="18"/>
              </w:rPr>
              <w:t>remifentanil</w:t>
            </w:r>
            <w:proofErr w:type="spellEnd"/>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proofErr w:type="spellStart"/>
            <w:r w:rsidRPr="00994551">
              <w:rPr>
                <w:sz w:val="18"/>
              </w:rPr>
              <w:t>remifentanil</w:t>
            </w:r>
            <w:proofErr w:type="spellEnd"/>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proofErr w:type="spellStart"/>
            <w:r w:rsidR="00F402EC" w:rsidRPr="00F402EC">
              <w:rPr>
                <w:sz w:val="20"/>
              </w:rPr>
              <w:t>Adrenergics</w:t>
            </w:r>
            <w:proofErr w:type="spellEnd"/>
          </w:p>
        </w:tc>
        <w:tc>
          <w:tcPr>
            <w:tcW w:w="1712" w:type="dxa"/>
            <w:tcBorders>
              <w:right w:val="nil"/>
            </w:tcBorders>
          </w:tcPr>
          <w:p w14:paraId="56C12565" w14:textId="77777777" w:rsidR="00994551" w:rsidRPr="00994551" w:rsidRDefault="00994551" w:rsidP="00994551">
            <w:pPr>
              <w:rPr>
                <w:sz w:val="18"/>
              </w:rPr>
            </w:pPr>
            <w:proofErr w:type="spellStart"/>
            <w:r w:rsidRPr="00994551">
              <w:rPr>
                <w:sz w:val="18"/>
              </w:rPr>
              <w:t>tulobuterol</w:t>
            </w:r>
            <w:proofErr w:type="spellEnd"/>
          </w:p>
          <w:p w14:paraId="4AC47699" w14:textId="77777777" w:rsidR="00994551" w:rsidRPr="00994551" w:rsidRDefault="00994551" w:rsidP="00994551">
            <w:pPr>
              <w:rPr>
                <w:sz w:val="18"/>
              </w:rPr>
            </w:pPr>
            <w:proofErr w:type="spellStart"/>
            <w:r w:rsidRPr="00994551">
              <w:rPr>
                <w:sz w:val="18"/>
              </w:rPr>
              <w:t>Procaterol</w:t>
            </w:r>
            <w:proofErr w:type="spellEnd"/>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proofErr w:type="spellStart"/>
            <w:r w:rsidRPr="00994551">
              <w:rPr>
                <w:sz w:val="18"/>
              </w:rPr>
              <w:t>tulobuterol</w:t>
            </w:r>
            <w:proofErr w:type="spellEnd"/>
          </w:p>
          <w:p w14:paraId="06770D38" w14:textId="77777777" w:rsidR="00994551" w:rsidRPr="00994551" w:rsidRDefault="00994551" w:rsidP="00994551">
            <w:pPr>
              <w:rPr>
                <w:sz w:val="18"/>
              </w:rPr>
            </w:pPr>
            <w:proofErr w:type="spellStart"/>
            <w:r w:rsidRPr="00994551">
              <w:rPr>
                <w:sz w:val="18"/>
              </w:rPr>
              <w:t>Procaterol</w:t>
            </w:r>
            <w:proofErr w:type="spellEnd"/>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proofErr w:type="spellStart"/>
            <w:r w:rsidRPr="00994551">
              <w:rPr>
                <w:sz w:val="18"/>
              </w:rPr>
              <w:t>tulobuterol</w:t>
            </w:r>
            <w:proofErr w:type="spellEnd"/>
          </w:p>
          <w:p w14:paraId="7F9CE1E2" w14:textId="77777777" w:rsidR="00994551" w:rsidRPr="00994551" w:rsidRDefault="00994551" w:rsidP="00994551">
            <w:pPr>
              <w:rPr>
                <w:sz w:val="18"/>
              </w:rPr>
            </w:pPr>
            <w:proofErr w:type="spellStart"/>
            <w:r w:rsidRPr="00994551">
              <w:rPr>
                <w:sz w:val="18"/>
              </w:rPr>
              <w:t>Procaterol</w:t>
            </w:r>
            <w:proofErr w:type="spellEnd"/>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proofErr w:type="spellStart"/>
            <w:r w:rsidRPr="00994551">
              <w:rPr>
                <w:sz w:val="18"/>
              </w:rPr>
              <w:t>tulobuterol</w:t>
            </w:r>
            <w:proofErr w:type="spellEnd"/>
          </w:p>
          <w:p w14:paraId="0DE9699D" w14:textId="77777777" w:rsidR="00994551" w:rsidRPr="00994551" w:rsidRDefault="00994551" w:rsidP="00994551">
            <w:pPr>
              <w:rPr>
                <w:sz w:val="18"/>
              </w:rPr>
            </w:pPr>
            <w:proofErr w:type="spellStart"/>
            <w:r w:rsidRPr="00994551">
              <w:rPr>
                <w:sz w:val="18"/>
              </w:rPr>
              <w:t>Procaterol</w:t>
            </w:r>
            <w:proofErr w:type="spellEnd"/>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bookmarkStart w:id="18" w:name="_GoBack"/>
        <w:bookmarkEnd w:id="18"/>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w:t>
            </w:r>
            <w:proofErr w:type="spellStart"/>
            <w:r w:rsidRPr="00F402EC">
              <w:rPr>
                <w:sz w:val="20"/>
              </w:rPr>
              <w:t>inc.</w:t>
            </w:r>
            <w:proofErr w:type="spellEnd"/>
            <w:r w:rsidRPr="00F402EC">
              <w:rPr>
                <w:sz w:val="20"/>
              </w:rPr>
              <w:t xml:space="preserve">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proofErr w:type="spellStart"/>
            <w:r w:rsidRPr="00994551">
              <w:rPr>
                <w:sz w:val="18"/>
              </w:rPr>
              <w:t>remifentanil</w:t>
            </w:r>
            <w:proofErr w:type="spellEnd"/>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proofErr w:type="spellStart"/>
            <w:r w:rsidRPr="00994551">
              <w:rPr>
                <w:sz w:val="18"/>
              </w:rPr>
              <w:t>remifentanil</w:t>
            </w:r>
            <w:proofErr w:type="spellEnd"/>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proofErr w:type="spellStart"/>
            <w:r w:rsidRPr="00994551">
              <w:rPr>
                <w:sz w:val="18"/>
              </w:rPr>
              <w:t>remifentanil</w:t>
            </w:r>
            <w:proofErr w:type="spellEnd"/>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proofErr w:type="spellStart"/>
            <w:r w:rsidRPr="00994551">
              <w:rPr>
                <w:sz w:val="18"/>
              </w:rPr>
              <w:t>remifentanil</w:t>
            </w:r>
            <w:proofErr w:type="spellEnd"/>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gramStart"/>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proofErr w:type="gramEnd"/>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9" w:name="_Toc429484229"/>
      <w:r>
        <w:lastRenderedPageBreak/>
        <w:t>References</w:t>
      </w:r>
      <w:bookmarkEnd w:id="19"/>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0"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0"/>
    </w:p>
    <w:p w14:paraId="038E069E" w14:textId="77777777" w:rsidR="00862BD7" w:rsidRPr="00862BD7" w:rsidRDefault="00862BD7" w:rsidP="00862BD7">
      <w:pPr>
        <w:spacing w:after="0" w:line="240" w:lineRule="auto"/>
        <w:rPr>
          <w:rFonts w:ascii="Calibri" w:hAnsi="Calibri" w:cs="Calibri"/>
          <w:noProof/>
        </w:rPr>
      </w:pPr>
      <w:bookmarkStart w:id="21"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1"/>
    </w:p>
    <w:p w14:paraId="54235055" w14:textId="77777777" w:rsidR="00862BD7" w:rsidRPr="00862BD7" w:rsidRDefault="00862BD7" w:rsidP="00862BD7">
      <w:pPr>
        <w:spacing w:after="0" w:line="240" w:lineRule="auto"/>
        <w:rPr>
          <w:rFonts w:ascii="Calibri" w:hAnsi="Calibri" w:cs="Calibri"/>
          <w:noProof/>
        </w:rPr>
      </w:pPr>
      <w:bookmarkStart w:id="22"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2"/>
    </w:p>
    <w:p w14:paraId="13E3171A" w14:textId="77777777" w:rsidR="00862BD7" w:rsidRPr="00862BD7" w:rsidRDefault="00862BD7" w:rsidP="00862BD7">
      <w:pPr>
        <w:spacing w:after="0" w:line="240" w:lineRule="auto"/>
        <w:rPr>
          <w:rFonts w:ascii="Calibri" w:hAnsi="Calibri" w:cs="Calibri"/>
          <w:noProof/>
        </w:rPr>
      </w:pPr>
      <w:bookmarkStart w:id="23"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3"/>
    </w:p>
    <w:p w14:paraId="2F7FCD25" w14:textId="77777777" w:rsidR="00862BD7" w:rsidRPr="00862BD7" w:rsidRDefault="00862BD7" w:rsidP="00862BD7">
      <w:pPr>
        <w:spacing w:line="240" w:lineRule="auto"/>
        <w:rPr>
          <w:rFonts w:ascii="Calibri" w:hAnsi="Calibri" w:cs="Calibri"/>
          <w:noProof/>
        </w:rPr>
      </w:pPr>
      <w:bookmarkStart w:id="24"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4"/>
    </w:p>
    <w:p w14:paraId="428F4BF9" w14:textId="6C8EB8FD" w:rsidR="00862BD7" w:rsidRDefault="00FE439F" w:rsidP="00FE439F">
      <w:pPr>
        <w:pStyle w:val="Heading1"/>
        <w:rPr>
          <w:noProof/>
        </w:rPr>
      </w:pPr>
      <w:r>
        <w:rPr>
          <w:noProof/>
        </w:rPr>
        <w:t>Appendix A. Drug classification</w:t>
      </w:r>
    </w:p>
    <w:p w14:paraId="2A17C289" w14:textId="6E667E58" w:rsidR="00FE439F" w:rsidRPr="00FE439F" w:rsidRDefault="00BE5D91" w:rsidP="00FE439F">
      <w:r>
        <w:object w:dxaOrig="1551" w:dyaOrig="1004" w14:anchorId="6D09E0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22664853" r:id="rId21"/>
        </w:object>
      </w:r>
    </w:p>
    <w:p w14:paraId="6AC531E3" w14:textId="77777777" w:rsidR="00FE439F" w:rsidRDefault="00FE439F" w:rsidP="00862BD7">
      <w:pPr>
        <w:spacing w:line="240" w:lineRule="auto"/>
        <w:rPr>
          <w:rFonts w:ascii="Calibri" w:hAnsi="Calibri" w:cs="Calibri"/>
          <w:noProof/>
        </w:rPr>
      </w:pPr>
    </w:p>
    <w:p w14:paraId="45E4C70A" w14:textId="72B2DCE2"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3584E" w14:textId="77777777" w:rsidR="00C17A9F" w:rsidRDefault="00C17A9F" w:rsidP="0074593E">
      <w:pPr>
        <w:spacing w:after="0" w:line="240" w:lineRule="auto"/>
      </w:pPr>
      <w:r>
        <w:separator/>
      </w:r>
    </w:p>
  </w:endnote>
  <w:endnote w:type="continuationSeparator" w:id="0">
    <w:p w14:paraId="092DEB3E" w14:textId="77777777" w:rsidR="00C17A9F" w:rsidRDefault="00C17A9F"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AA2A51">
      <w:rPr>
        <w:noProof/>
      </w:rPr>
      <w:t>1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CB120" w14:textId="77777777" w:rsidR="00C17A9F" w:rsidRDefault="00C17A9F" w:rsidP="0074593E">
      <w:pPr>
        <w:spacing w:after="0" w:line="240" w:lineRule="auto"/>
      </w:pPr>
      <w:r>
        <w:separator/>
      </w:r>
    </w:p>
  </w:footnote>
  <w:footnote w:type="continuationSeparator" w:id="0">
    <w:p w14:paraId="01B514B7" w14:textId="77777777" w:rsidR="00C17A9F" w:rsidRDefault="00C17A9F"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4A4E"/>
    <w:rsid w:val="00452220"/>
    <w:rsid w:val="004577BF"/>
    <w:rsid w:val="0046296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0889"/>
    <w:rsid w:val="00554190"/>
    <w:rsid w:val="005670FD"/>
    <w:rsid w:val="00571F4A"/>
    <w:rsid w:val="005720C7"/>
    <w:rsid w:val="0057212D"/>
    <w:rsid w:val="00584EBA"/>
    <w:rsid w:val="00586E44"/>
    <w:rsid w:val="0059177A"/>
    <w:rsid w:val="0059591B"/>
    <w:rsid w:val="005B78B9"/>
    <w:rsid w:val="005C74A2"/>
    <w:rsid w:val="005D1ABA"/>
    <w:rsid w:val="005D5F85"/>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044FE"/>
    <w:rsid w:val="0091408B"/>
    <w:rsid w:val="009172E3"/>
    <w:rsid w:val="00933BF2"/>
    <w:rsid w:val="0094625E"/>
    <w:rsid w:val="0096169D"/>
    <w:rsid w:val="009616D5"/>
    <w:rsid w:val="009712F2"/>
    <w:rsid w:val="00980A6D"/>
    <w:rsid w:val="009831D6"/>
    <w:rsid w:val="00984B36"/>
    <w:rsid w:val="00984DC6"/>
    <w:rsid w:val="00986E27"/>
    <w:rsid w:val="00992682"/>
    <w:rsid w:val="00994551"/>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E5D91"/>
    <w:rsid w:val="00BF0181"/>
    <w:rsid w:val="00C16C49"/>
    <w:rsid w:val="00C17A9F"/>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36AA5-A229-45CE-8233-77B61B4E1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3</Pages>
  <Words>2771</Words>
  <Characters>1579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8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60</cp:revision>
  <dcterms:created xsi:type="dcterms:W3CDTF">2015-09-08T03:06:00Z</dcterms:created>
  <dcterms:modified xsi:type="dcterms:W3CDTF">2016-04-20T11:41:00Z</dcterms:modified>
</cp:coreProperties>
</file>